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F0A2380" w14:textId="183DF06C" w:rsidR="0075544B" w:rsidRDefault="00996F5C">
      <w:r>
        <w:t>CTMM Workshop</w:t>
      </w:r>
    </w:p>
    <w:p w14:paraId="61584289" w14:textId="62B914B8" w:rsidR="00996F5C" w:rsidRDefault="00996F5C" w:rsidP="00996F5C">
      <w:pPr>
        <w:pStyle w:val="ListParagraph"/>
        <w:numPr>
          <w:ilvl w:val="0"/>
          <w:numId w:val="1"/>
        </w:numPr>
      </w:pPr>
      <w:r>
        <w:t>Task: How do we account for</w:t>
      </w:r>
    </w:p>
    <w:p w14:paraId="770EB692" w14:textId="3AFA64DD" w:rsidR="00996F5C" w:rsidRDefault="00996F5C" w:rsidP="00996F5C">
      <w:pPr>
        <w:pStyle w:val="ListParagraph"/>
        <w:numPr>
          <w:ilvl w:val="1"/>
          <w:numId w:val="1"/>
        </w:numPr>
      </w:pPr>
      <w:r>
        <w:t xml:space="preserve">Temporal </w:t>
      </w:r>
      <w:proofErr w:type="spellStart"/>
      <w:r>
        <w:t>autocorr</w:t>
      </w:r>
      <w:proofErr w:type="spellEnd"/>
      <w:r>
        <w:t>: Stochastic process model</w:t>
      </w:r>
    </w:p>
    <w:p w14:paraId="11609790" w14:textId="63417A2E" w:rsidR="00996F5C" w:rsidRDefault="00996F5C" w:rsidP="00996F5C">
      <w:pPr>
        <w:pStyle w:val="ListParagraph"/>
        <w:numPr>
          <w:ilvl w:val="1"/>
          <w:numId w:val="1"/>
        </w:numPr>
      </w:pPr>
      <w:r>
        <w:t>Account for sampling irregularity &amp; mismatch: continuous time models</w:t>
      </w:r>
    </w:p>
    <w:p w14:paraId="304985DB" w14:textId="51E475D4" w:rsidR="00996F5C" w:rsidRDefault="00996F5C" w:rsidP="00996F5C">
      <w:pPr>
        <w:pStyle w:val="ListParagraph"/>
        <w:numPr>
          <w:ilvl w:val="1"/>
          <w:numId w:val="1"/>
        </w:numPr>
      </w:pPr>
      <w:r>
        <w:t>Account for location error, if necessary: calibrated error model</w:t>
      </w:r>
    </w:p>
    <w:p w14:paraId="5F6C1A21" w14:textId="4FA5A882" w:rsidR="00996F5C" w:rsidRDefault="00996F5C" w:rsidP="00996F5C">
      <w:pPr>
        <w:pStyle w:val="ListParagraph"/>
        <w:numPr>
          <w:ilvl w:val="1"/>
          <w:numId w:val="1"/>
        </w:numPr>
      </w:pPr>
      <w:r>
        <w:t>Don’t assume models: model selection and testing assumptions</w:t>
      </w:r>
    </w:p>
    <w:p w14:paraId="6ECA7AC3" w14:textId="74E1E403" w:rsidR="00996F5C" w:rsidRDefault="00996F5C" w:rsidP="00996F5C">
      <w:pPr>
        <w:pStyle w:val="ListParagraph"/>
        <w:numPr>
          <w:ilvl w:val="1"/>
          <w:numId w:val="1"/>
        </w:numPr>
      </w:pPr>
      <w:r>
        <w:t>Don’t be satisfied with point estimates: estimate uncertainties</w:t>
      </w:r>
    </w:p>
    <w:p w14:paraId="14A2FB3C" w14:textId="5E19CA3E" w:rsidR="00996F5C" w:rsidRDefault="00996F5C" w:rsidP="00996F5C">
      <w:pPr>
        <w:pStyle w:val="ListParagraph"/>
        <w:numPr>
          <w:ilvl w:val="1"/>
          <w:numId w:val="1"/>
        </w:numPr>
        <w:rPr>
          <w:lang w:val="fr-FR"/>
        </w:rPr>
      </w:pPr>
      <w:proofErr w:type="spellStart"/>
      <w:r w:rsidRPr="00996F5C">
        <w:rPr>
          <w:lang w:val="fr-FR"/>
        </w:rPr>
        <w:t>Propagate</w:t>
      </w:r>
      <w:proofErr w:type="spellEnd"/>
      <w:r w:rsidRPr="00996F5C">
        <w:rPr>
          <w:lang w:val="fr-FR"/>
        </w:rPr>
        <w:t xml:space="preserve"> </w:t>
      </w:r>
      <w:proofErr w:type="spellStart"/>
      <w:r>
        <w:rPr>
          <w:lang w:val="fr-FR"/>
        </w:rPr>
        <w:t>u</w:t>
      </w:r>
      <w:r w:rsidRPr="00996F5C">
        <w:rPr>
          <w:lang w:val="fr-FR"/>
        </w:rPr>
        <w:t>ncertainties</w:t>
      </w:r>
      <w:proofErr w:type="spellEnd"/>
      <w:r w:rsidRPr="00996F5C">
        <w:rPr>
          <w:lang w:val="fr-FR"/>
        </w:rPr>
        <w:t xml:space="preserve"> </w:t>
      </w:r>
      <w:proofErr w:type="spellStart"/>
      <w:r w:rsidRPr="00996F5C">
        <w:rPr>
          <w:lang w:val="fr-FR"/>
        </w:rPr>
        <w:t>into</w:t>
      </w:r>
      <w:proofErr w:type="spellEnd"/>
      <w:r w:rsidRPr="00996F5C">
        <w:rPr>
          <w:lang w:val="fr-FR"/>
        </w:rPr>
        <w:t xml:space="preserve"> population </w:t>
      </w:r>
      <w:proofErr w:type="spellStart"/>
      <w:proofErr w:type="gramStart"/>
      <w:r w:rsidRPr="00996F5C">
        <w:rPr>
          <w:lang w:val="fr-FR"/>
        </w:rPr>
        <w:t>estimates</w:t>
      </w:r>
      <w:proofErr w:type="spellEnd"/>
      <w:r w:rsidRPr="00996F5C">
        <w:rPr>
          <w:lang w:val="fr-FR"/>
        </w:rPr>
        <w:t>:</w:t>
      </w:r>
      <w:proofErr w:type="gramEnd"/>
      <w:r w:rsidRPr="00996F5C">
        <w:rPr>
          <w:lang w:val="fr-FR"/>
        </w:rPr>
        <w:t xml:space="preserve"> </w:t>
      </w:r>
      <w:proofErr w:type="spellStart"/>
      <w:r w:rsidRPr="00996F5C">
        <w:rPr>
          <w:lang w:val="fr-FR"/>
        </w:rPr>
        <w:t>hier</w:t>
      </w:r>
      <w:r>
        <w:rPr>
          <w:lang w:val="fr-FR"/>
        </w:rPr>
        <w:t>archical</w:t>
      </w:r>
      <w:proofErr w:type="spellEnd"/>
      <w:r>
        <w:rPr>
          <w:lang w:val="fr-FR"/>
        </w:rPr>
        <w:t xml:space="preserve"> </w:t>
      </w:r>
      <w:proofErr w:type="spellStart"/>
      <w:r>
        <w:rPr>
          <w:lang w:val="fr-FR"/>
        </w:rPr>
        <w:t>models</w:t>
      </w:r>
      <w:proofErr w:type="spellEnd"/>
    </w:p>
    <w:p w14:paraId="4572BF18" w14:textId="120CD9E4" w:rsidR="00996F5C" w:rsidRPr="0065604E" w:rsidRDefault="00996F5C" w:rsidP="00996F5C">
      <w:pPr>
        <w:pStyle w:val="ListParagraph"/>
        <w:numPr>
          <w:ilvl w:val="0"/>
          <w:numId w:val="1"/>
        </w:numPr>
      </w:pPr>
      <w:proofErr w:type="gramStart"/>
      <w:r w:rsidRPr="0065604E">
        <w:t>Example</w:t>
      </w:r>
      <w:r w:rsidR="0065604E" w:rsidRPr="0065604E">
        <w:t> :</w:t>
      </w:r>
      <w:proofErr w:type="gramEnd"/>
      <w:r w:rsidR="0065604E" w:rsidRPr="0065604E">
        <w:t xml:space="preserve"> Black Bear movement s</w:t>
      </w:r>
      <w:r w:rsidR="0065604E">
        <w:t>ampling</w:t>
      </w:r>
    </w:p>
    <w:p w14:paraId="1B3D454E" w14:textId="5A1B21A7" w:rsidR="0065604E" w:rsidRDefault="0065604E" w:rsidP="0065604E">
      <w:pPr>
        <w:pStyle w:val="ListParagraph"/>
        <w:numPr>
          <w:ilvl w:val="1"/>
          <w:numId w:val="1"/>
        </w:numPr>
      </w:pPr>
      <w:r w:rsidRPr="0065604E">
        <w:t>When ignoring autocorrelation, we e</w:t>
      </w:r>
      <w:r>
        <w:t xml:space="preserve">nd up underestimating things like home range. </w:t>
      </w:r>
    </w:p>
    <w:p w14:paraId="01E1A147" w14:textId="3DB4F03F" w:rsidR="0065604E" w:rsidRDefault="0065604E" w:rsidP="0065604E">
      <w:pPr>
        <w:pStyle w:val="ListParagraph"/>
        <w:numPr>
          <w:ilvl w:val="2"/>
          <w:numId w:val="1"/>
        </w:numPr>
      </w:pPr>
      <w:r>
        <w:t>Autocorrelation is primarily caused by the time between sampling points, we are ignoring some of the landscape autocorrelation that would cause an individual to say in a location</w:t>
      </w:r>
    </w:p>
    <w:p w14:paraId="01364314" w14:textId="1B1D2F8D" w:rsidR="0065604E" w:rsidRDefault="0065604E" w:rsidP="0065604E">
      <w:pPr>
        <w:pStyle w:val="ListParagraph"/>
        <w:numPr>
          <w:ilvl w:val="1"/>
          <w:numId w:val="1"/>
        </w:numPr>
      </w:pPr>
      <w:r>
        <w:t>KDE is statisticall</w:t>
      </w:r>
      <w:r w:rsidR="002A0C00">
        <w:t>y</w:t>
      </w:r>
      <w:r>
        <w:t xml:space="preserve"> optimal non-parametric method of estimating distributions of independently sampled data</w:t>
      </w:r>
    </w:p>
    <w:p w14:paraId="7FC3247A" w14:textId="540801EB" w:rsidR="0065604E" w:rsidRDefault="0065604E" w:rsidP="0065604E">
      <w:pPr>
        <w:pStyle w:val="ListParagraph"/>
        <w:numPr>
          <w:ilvl w:val="1"/>
          <w:numId w:val="1"/>
        </w:numPr>
      </w:pPr>
      <w:r>
        <w:t xml:space="preserve">Conventional estimates (KDE) can be 2-20 times too small </w:t>
      </w:r>
      <w:r>
        <w:fldChar w:fldCharType="begin"/>
      </w:r>
      <w:r>
        <w:instrText xml:space="preserve"> ADDIN ZOTERO_ITEM CSL_CITATION {"citationID":"7qtGTpXP","properties":{"formattedCitation":"(Noonan et al., 2019)","plainCitation":"(Noonan et al., 2019)","noteIndex":0},"citationItems":[{"id":13339,"uris":["http://zotero.org/users/12007722/items/TZ9GT3EH"],"itemData":{"id":13339,"type":"article-journal","abstract":"Home range estimation is routine practice in ecological research. While advances in animal tracking technology have increased our capacity to collect data to support home range analysis, these same advances have also resulted in increasingly autocorrelated data. Consequently, the question of which home range estimator to use on modern, highly autocorrelated tracking data remains open. This question is particularly relevant given that most estimators assume independently sampled data. Here, we provide a comprehensive evaluation of the effects of autocorrelation on home range estimation. We base our study on an extensive data set of GPS locations from 369 individuals representing 27 species distributed across five continents. We first assemble a broad array of home range estimators, including Kernel Density Estimation (KDE) with four bandwidth optimizers (Gaussian reference function, autocorrelated-Gaussian reference function [AKDE], Silverman's rule of thumb, and least squares cross-validation), Minimum Convex Polygon, and Local Convex Hull methods. Notably, all of these estimators except AKDE assume independent and identically distributed (IID) data. We then employ half-sample cross-validation to objectively quantify estimator performance, and the recently introduced effective sample size for home range area estimation (N^area) to quantify the information content of each data set. We found that AKDE 95% area estimates were larger than conventional IID-based estimates by a mean factor of 2. The median number of cross-validated locations included in the hold-out sets by AKDE 95% (or 50%) estimates was 95.3% (or 50.1%), confirming the larger AKDE ranges were appropriately selective at the specified quantile. Conversely, conventional estimates exhibited negative bias that increased with decreasing N^area. To contextualize our empirical results, we performed a detailed simulation study to tease apart how sampling frequency, sampling duration, and the focal animal's movement conspire to affect range estimates. Paralleling our empirical results, the simulation study demonstrated that AKDE was generally more accurate than conventional methods, particularly for small N^area. While 72% of the 369 empirical data sets had &gt;1,000 total observations, only 4% had an N^area &gt;1,000, where 30% had an N^area &lt;30. In this frequently encountered scenario of small N^area, AKDE was the only estimator capable of producing an accurate home range estimate on autocorrelated data.","container-title":"Ecological Monographs","DOI":"10.1002/ecm.1344","ISSN":"1557-7015","issue":"2","language":"en","license":"© 2019 by the Ecological Society of America","note":"_eprint: https://onlinelibrary.wiley.com/doi/pdf/10.1002/ecm.1344","page":"e01344","source":"Wiley Online Library","title":"A comprehensive analysis of autocorrelation and bias in home range estimation","volume":"89","author":[{"family":"Noonan","given":"Michael J."},{"family":"Tucker","given":"Marlee A."},{"family":"Fleming","given":"Christen H."},{"family":"Akre","given":"Thomas S."},{"family":"Alberts","given":"Susan C."},{"family":"Ali","given":"Abdullahi H."},{"family":"Altmann","given":"Jeanne"},{"family":"Antunes","given":"Pamela Castro"},{"family":"Belant","given":"Jerrold L."},{"family":"Beyer","given":"Dean"},{"family":"Blaum","given":"Niels"},{"family":"Böhning-Gaese","given":"Katrin"},{"family":"Cullen Jr.","given":"Laury"},{"family":"Paula","given":"Rogerio Cunha","non-dropping-particle":"de"},{"family":"Dekker","given":"Jasja"},{"family":"Drescher-Lehman","given":"Jonathan"},{"family":"Farwig","given":"Nina"},{"family":"Fichtel","given":"Claudia"},{"family":"Fischer","given":"Christina"},{"family":"Ford","given":"Adam T."},{"family":"Goheen","given":"Jacob R."},{"family":"Janssen","given":"René"},{"family":"Jeltsch","given":"Florian"},{"family":"Kauffman","given":"Matthew"},{"family":"Kappeler","given":"Peter M."},{"family":"Koch","given":"Flávia"},{"family":"LaPoint","given":"Scott"},{"family":"Markham","given":"A. Catherine"},{"family":"Medici","given":"Emilia Patricia"},{"family":"Morato","given":"Ronaldo G."},{"family":"Nathan","given":"Ran"},{"family":"Oliveira-Santos","given":"Luiz Gustavo R."},{"family":"Olson","given":"Kirk A."},{"family":"Patterson","given":"Bruce D."},{"family":"Paviolo","given":"Agustin"},{"family":"Ramalho","given":"Emiliano Esterci"},{"family":"Rösner","given":"Sascha"},{"family":"Schabo","given":"Dana G."},{"family":"Selva","given":"Nuria"},{"family":"Sergiel","given":"Agnieszka"},{"family":"Xavier da Silva","given":"Marina"},{"family":"Spiegel","given":"Orr"},{"family":"Thompson","given":"Peter"},{"family":"Ullmann","given":"Wiebke"},{"family":"Zięba","given":"Filip"},{"family":"Zwijacz-Kozica","given":"Tomasz"},{"family":"Fagan","given":"William F."},{"family":"Mueller","given":"Thomas"},{"family":"Calabrese","given":"Justin M."}],"issued":{"date-parts":[["2019"]]}}}],"schema":"https://github.com/citation-style-language/schema/raw/master/csl-citation.json"} </w:instrText>
      </w:r>
      <w:r>
        <w:fldChar w:fldCharType="separate"/>
      </w:r>
      <w:r w:rsidRPr="0065604E">
        <w:rPr>
          <w:rFonts w:ascii="Aptos" w:hAnsi="Aptos"/>
        </w:rPr>
        <w:t>(Noonan et al., 2019)</w:t>
      </w:r>
      <w:r>
        <w:fldChar w:fldCharType="end"/>
      </w:r>
    </w:p>
    <w:p w14:paraId="3FE8E15C" w14:textId="41B0CC1A" w:rsidR="0065604E" w:rsidRDefault="0065604E" w:rsidP="0065604E">
      <w:pPr>
        <w:pStyle w:val="ListParagraph"/>
        <w:numPr>
          <w:ilvl w:val="1"/>
          <w:numId w:val="1"/>
        </w:numPr>
      </w:pPr>
      <w:r>
        <w:t xml:space="preserve">Bias is worse when fewer range crossing </w:t>
      </w:r>
      <w:proofErr w:type="gramStart"/>
      <w:r>
        <w:t>are</w:t>
      </w:r>
      <w:proofErr w:type="gramEnd"/>
      <w:r>
        <w:t xml:space="preserve"> observed</w:t>
      </w:r>
    </w:p>
    <w:p w14:paraId="3807F2D1" w14:textId="38BD75DA" w:rsidR="0065604E" w:rsidRDefault="0065604E" w:rsidP="0065604E">
      <w:pPr>
        <w:pStyle w:val="ListParagraph"/>
        <w:numPr>
          <w:ilvl w:val="0"/>
          <w:numId w:val="1"/>
        </w:numPr>
      </w:pPr>
      <w:r>
        <w:t>What do we do to relieve autocorrelation?</w:t>
      </w:r>
    </w:p>
    <w:p w14:paraId="736619B7" w14:textId="324FD9D1" w:rsidR="0065604E" w:rsidRDefault="0065604E" w:rsidP="0065604E">
      <w:pPr>
        <w:pStyle w:val="ListParagraph"/>
        <w:numPr>
          <w:ilvl w:val="1"/>
          <w:numId w:val="1"/>
        </w:numPr>
      </w:pPr>
      <w:r>
        <w:t xml:space="preserve">Thin the data based on time, useful for </w:t>
      </w:r>
      <w:r w:rsidR="002A0C00">
        <w:t>home range estimation, but less useful for anything else</w:t>
      </w:r>
    </w:p>
    <w:p w14:paraId="5F8D3E44" w14:textId="6556667D" w:rsidR="002A0C00" w:rsidRDefault="002A0C00" w:rsidP="002A0C00">
      <w:pPr>
        <w:pStyle w:val="ListParagraph"/>
        <w:numPr>
          <w:ilvl w:val="0"/>
          <w:numId w:val="1"/>
        </w:numPr>
      </w:pPr>
      <w:r>
        <w:t>What if we don’t? Autocorrelated data can be useful information! It can be used to calculate speeds</w:t>
      </w:r>
    </w:p>
    <w:p w14:paraId="7576EA81" w14:textId="0A0468D9" w:rsidR="002A0C00" w:rsidRDefault="002A0C00" w:rsidP="002A0C00">
      <w:pPr>
        <w:pStyle w:val="ListParagraph"/>
        <w:numPr>
          <w:ilvl w:val="0"/>
          <w:numId w:val="1"/>
        </w:numPr>
      </w:pPr>
      <w:r>
        <w:t>Continuous time bs discrete time</w:t>
      </w:r>
    </w:p>
    <w:p w14:paraId="65561C6A" w14:textId="1C023C06" w:rsidR="002A0C00" w:rsidRDefault="002A0C00" w:rsidP="002A0C00">
      <w:pPr>
        <w:pStyle w:val="ListParagraph"/>
        <w:numPr>
          <w:ilvl w:val="1"/>
          <w:numId w:val="1"/>
        </w:numPr>
      </w:pPr>
      <w:r>
        <w:t>Conventional movement analysis may have step link distribution + angle distribution. This is implicitly discreet because things only happen at the measured points</w:t>
      </w:r>
    </w:p>
    <w:p w14:paraId="60821B50" w14:textId="1FE1E7C2" w:rsidR="002A0C00" w:rsidRDefault="002A0C00" w:rsidP="002A0C00">
      <w:pPr>
        <w:pStyle w:val="ListParagraph"/>
        <w:numPr>
          <w:ilvl w:val="1"/>
          <w:numId w:val="1"/>
        </w:numPr>
      </w:pPr>
      <w:r>
        <w:t>Continuous time tries to also estimate what happens during the time between the measured/sampled points. This is analyzed and ends up in a ribbon strand of possible paths between points.</w:t>
      </w:r>
    </w:p>
    <w:p w14:paraId="4714B1A8" w14:textId="77777777" w:rsidR="002A0C00" w:rsidRDefault="002A0C00" w:rsidP="002A0C00">
      <w:pPr>
        <w:pStyle w:val="ListParagraph"/>
        <w:numPr>
          <w:ilvl w:val="1"/>
          <w:numId w:val="1"/>
        </w:numPr>
      </w:pPr>
      <w:r>
        <w:t>Benefits</w:t>
      </w:r>
    </w:p>
    <w:p w14:paraId="58F20ADE" w14:textId="24B86947" w:rsidR="002A0C00" w:rsidRDefault="002A0C00" w:rsidP="002A0C00">
      <w:pPr>
        <w:pStyle w:val="ListParagraph"/>
        <w:numPr>
          <w:ilvl w:val="2"/>
          <w:numId w:val="1"/>
        </w:numPr>
      </w:pPr>
      <w:r>
        <w:t>Sampling may be irregular in time</w:t>
      </w:r>
    </w:p>
    <w:p w14:paraId="1266AFF6" w14:textId="69DFB247" w:rsidR="002A0C00" w:rsidRDefault="002A0C00" w:rsidP="002A0C00">
      <w:pPr>
        <w:pStyle w:val="ListParagraph"/>
        <w:numPr>
          <w:ilvl w:val="2"/>
          <w:numId w:val="1"/>
        </w:numPr>
      </w:pPr>
      <w:r>
        <w:t>Sampling schedules may differ across individuals. Model parameters are biological, not sampling dependent</w:t>
      </w:r>
    </w:p>
    <w:p w14:paraId="289B2755" w14:textId="53DC19C5" w:rsidR="002A0C00" w:rsidRDefault="002A0C00" w:rsidP="002A0C00">
      <w:pPr>
        <w:pStyle w:val="ListParagraph"/>
        <w:numPr>
          <w:ilvl w:val="2"/>
          <w:numId w:val="1"/>
        </w:numPr>
      </w:pPr>
      <w:proofErr w:type="spellStart"/>
      <w:r>
        <w:t>Discree</w:t>
      </w:r>
      <w:proofErr w:type="spellEnd"/>
      <w:r>
        <w:t xml:space="preserve"> time models can be intrinsically scale dependent. Step selection functions tell you information about selection across the time scales at which it is analyzed. </w:t>
      </w:r>
    </w:p>
    <w:p w14:paraId="42B6F63E" w14:textId="0BB5BB9B" w:rsidR="002A0C00" w:rsidRDefault="002A0C00" w:rsidP="002A0C00">
      <w:pPr>
        <w:pStyle w:val="ListParagraph"/>
        <w:numPr>
          <w:ilvl w:val="2"/>
          <w:numId w:val="1"/>
        </w:numPr>
      </w:pPr>
      <w:r>
        <w:t>Can accommodate speed, distance, acceleration, power and energy (first derivatives, calculus 1)</w:t>
      </w:r>
    </w:p>
    <w:p w14:paraId="2D1C6897" w14:textId="49FB7F4D" w:rsidR="002A0C00" w:rsidRDefault="002A0C00" w:rsidP="002A0C00">
      <w:pPr>
        <w:pStyle w:val="ListParagraph"/>
        <w:numPr>
          <w:ilvl w:val="2"/>
          <w:numId w:val="1"/>
        </w:numPr>
      </w:pPr>
      <w:r>
        <w:t>Location error is easy to model</w:t>
      </w:r>
    </w:p>
    <w:p w14:paraId="41DC461F" w14:textId="5F3A2ECE" w:rsidR="003A4EA6" w:rsidRDefault="003A4EA6" w:rsidP="003A4EA6">
      <w:pPr>
        <w:pStyle w:val="ListParagraph"/>
        <w:numPr>
          <w:ilvl w:val="0"/>
          <w:numId w:val="1"/>
        </w:numPr>
      </w:pPr>
      <w:r>
        <w:t>Building block continuous-time stochastics process models (ordered in historical commonality</w:t>
      </w:r>
    </w:p>
    <w:p w14:paraId="24A37161" w14:textId="1B5F8B3A" w:rsidR="003A4EA6" w:rsidRDefault="003A4EA6" w:rsidP="003A4EA6">
      <w:pPr>
        <w:pStyle w:val="ListParagraph"/>
        <w:numPr>
          <w:ilvl w:val="1"/>
          <w:numId w:val="1"/>
        </w:numPr>
      </w:pPr>
      <w:r>
        <w:t>Independent locations: KDE, MCP, RSF</w:t>
      </w:r>
    </w:p>
    <w:p w14:paraId="5E2563B7" w14:textId="6B0E5756" w:rsidR="003A4EA6" w:rsidRDefault="003A4EA6" w:rsidP="003A4EA6">
      <w:pPr>
        <w:pStyle w:val="ListParagraph"/>
        <w:numPr>
          <w:ilvl w:val="1"/>
          <w:numId w:val="1"/>
        </w:numPr>
      </w:pPr>
      <w:r>
        <w:t>Brownian Bridge + motion: locations are correlated from one space to another. Assume “infinite speed.” And does not have a home range and can diffuse forever. Cannot estimate home ranges</w:t>
      </w:r>
    </w:p>
    <w:p w14:paraId="28B4A1C3" w14:textId="2DCE7E09" w:rsidR="003A4EA6" w:rsidRDefault="003A4EA6" w:rsidP="003A4EA6">
      <w:pPr>
        <w:pStyle w:val="ListParagraph"/>
        <w:numPr>
          <w:ilvl w:val="1"/>
          <w:numId w:val="1"/>
        </w:numPr>
      </w:pPr>
      <w:r>
        <w:t>Ornstein-</w:t>
      </w:r>
      <w:proofErr w:type="spellStart"/>
      <w:r>
        <w:t>Uhlenbeck</w:t>
      </w:r>
      <w:proofErr w:type="spellEnd"/>
      <w:r>
        <w:t xml:space="preserve"> motion: Same as </w:t>
      </w:r>
      <w:proofErr w:type="gramStart"/>
      <w:r>
        <w:t>Brownian, but</w:t>
      </w:r>
      <w:proofErr w:type="gramEnd"/>
      <w:r>
        <w:t xml:space="preserve"> has a home range.</w:t>
      </w:r>
    </w:p>
    <w:p w14:paraId="765A1FB2" w14:textId="0E81D95B" w:rsidR="003A4EA6" w:rsidRDefault="003A4EA6" w:rsidP="003A4EA6">
      <w:pPr>
        <w:pStyle w:val="ListParagraph"/>
        <w:numPr>
          <w:ilvl w:val="1"/>
          <w:numId w:val="1"/>
        </w:numPr>
      </w:pPr>
      <w:r>
        <w:t>Integrated Ornstein-</w:t>
      </w:r>
      <w:proofErr w:type="spellStart"/>
      <w:r>
        <w:t>Uhlenbeck</w:t>
      </w:r>
      <w:proofErr w:type="spellEnd"/>
      <w:r>
        <w:t xml:space="preserve"> motion: Introduced in the marine context. Diffuses forever and does not have a home range. However, has a persistence of motion rather than jittering. Can estimate speeds, distances, and velocities. (crawl package)</w:t>
      </w:r>
    </w:p>
    <w:p w14:paraId="40797E15" w14:textId="4D581D29" w:rsidR="003A4EA6" w:rsidRDefault="003A4EA6" w:rsidP="003A4EA6">
      <w:pPr>
        <w:pStyle w:val="ListParagraph"/>
        <w:numPr>
          <w:ilvl w:val="1"/>
          <w:numId w:val="1"/>
        </w:numPr>
      </w:pPr>
      <w:r>
        <w:t>OUF motion: Fleming model. Persistence of motion parameters and can estimate speed and distance, has a home range.</w:t>
      </w:r>
    </w:p>
    <w:p w14:paraId="33EF68CD" w14:textId="6E7B4ED3" w:rsidR="00FF303A" w:rsidRPr="0065604E" w:rsidRDefault="00FF303A" w:rsidP="003A4EA6">
      <w:pPr>
        <w:pStyle w:val="ListParagraph"/>
        <w:numPr>
          <w:ilvl w:val="1"/>
          <w:numId w:val="1"/>
        </w:numPr>
      </w:pPr>
      <w:r>
        <w:t>HOWEVER! Don’t assume you have one of the models, test your assumptions and select. Fit all the models and different variations, select, then estimate speed and home range.</w:t>
      </w:r>
    </w:p>
    <w:p w14:paraId="0047E7B8" w14:textId="0FE90E5B" w:rsidR="00996F5C" w:rsidRPr="0065604E" w:rsidRDefault="00996F5C" w:rsidP="00996F5C">
      <w:pPr>
        <w:pStyle w:val="ListParagraph"/>
        <w:numPr>
          <w:ilvl w:val="0"/>
          <w:numId w:val="1"/>
        </w:numPr>
      </w:pPr>
      <w:r w:rsidRPr="0065604E">
        <w:t>Other notes</w:t>
      </w:r>
    </w:p>
    <w:p w14:paraId="20D34D7B" w14:textId="26DBA9DF" w:rsidR="0065604E" w:rsidRDefault="0065604E" w:rsidP="0065604E">
      <w:pPr>
        <w:pStyle w:val="ListParagraph"/>
        <w:numPr>
          <w:ilvl w:val="1"/>
          <w:numId w:val="1"/>
        </w:numPr>
      </w:pPr>
      <w:r w:rsidRPr="00996F5C">
        <w:t>When</w:t>
      </w:r>
      <w:r w:rsidR="00996F5C" w:rsidRPr="00996F5C">
        <w:t xml:space="preserve"> doing validation for movement d</w:t>
      </w:r>
      <w:r w:rsidR="00996F5C">
        <w:t>ata, split the data temporally (first half/second half)</w:t>
      </w:r>
    </w:p>
    <w:p w14:paraId="72878CA8" w14:textId="0B522E72" w:rsidR="003A4EA6" w:rsidRDefault="003A4EA6" w:rsidP="0065604E">
      <w:pPr>
        <w:pStyle w:val="ListParagraph"/>
        <w:numPr>
          <w:ilvl w:val="1"/>
          <w:numId w:val="1"/>
        </w:numPr>
      </w:pPr>
      <w:r>
        <w:t xml:space="preserve">As data get coarser, (time wise) </w:t>
      </w:r>
      <w:proofErr w:type="spellStart"/>
      <w:r>
        <w:t>whicle</w:t>
      </w:r>
      <w:proofErr w:type="spellEnd"/>
      <w:r>
        <w:t xml:space="preserve"> neglecting autocorrelation we end up estimating shorter movement paths between time periods than actual, and therefore underestimate individual speed</w:t>
      </w:r>
    </w:p>
    <w:p w14:paraId="7206174E" w14:textId="77777777" w:rsidR="0065604E" w:rsidRDefault="0065604E" w:rsidP="0065604E"/>
    <w:p w14:paraId="5460170C" w14:textId="05610014" w:rsidR="0065604E" w:rsidRDefault="0065604E">
      <w:r>
        <w:br w:type="page"/>
      </w:r>
    </w:p>
    <w:p w14:paraId="543D3A6C" w14:textId="77777777" w:rsidR="0065604E" w:rsidRPr="0065604E" w:rsidRDefault="0065604E" w:rsidP="0065604E">
      <w:pPr>
        <w:pStyle w:val="Bibliography"/>
        <w:rPr>
          <w:rFonts w:ascii="Aptos" w:hAnsi="Aptos"/>
        </w:rPr>
      </w:pPr>
      <w:r>
        <w:fldChar w:fldCharType="begin"/>
      </w:r>
      <w:r>
        <w:instrText xml:space="preserve"> ADDIN ZOTERO_BIBL {"uncited":[],"omitted":[],"custom":[]} CSL_BIBLIOGRAPHY </w:instrText>
      </w:r>
      <w:r>
        <w:fldChar w:fldCharType="separate"/>
      </w:r>
      <w:r w:rsidRPr="0065604E">
        <w:rPr>
          <w:rFonts w:ascii="Aptos" w:hAnsi="Aptos"/>
        </w:rPr>
        <w:t xml:space="preserve">Noonan, M. J., Tucker, M. A., Fleming, C. H., Akre, T. S., Alberts, S. C., Ali, A. H., Altmann, J., Antunes, P. C., </w:t>
      </w:r>
      <w:proofErr w:type="spellStart"/>
      <w:r w:rsidRPr="0065604E">
        <w:rPr>
          <w:rFonts w:ascii="Aptos" w:hAnsi="Aptos"/>
        </w:rPr>
        <w:t>Belant</w:t>
      </w:r>
      <w:proofErr w:type="spellEnd"/>
      <w:r w:rsidRPr="0065604E">
        <w:rPr>
          <w:rFonts w:ascii="Aptos" w:hAnsi="Aptos"/>
        </w:rPr>
        <w:t xml:space="preserve">, J. L., Beyer, D., Blaum, N., </w:t>
      </w:r>
      <w:proofErr w:type="spellStart"/>
      <w:r w:rsidRPr="0065604E">
        <w:rPr>
          <w:rFonts w:ascii="Aptos" w:hAnsi="Aptos"/>
        </w:rPr>
        <w:t>Böhning</w:t>
      </w:r>
      <w:proofErr w:type="spellEnd"/>
      <w:r w:rsidRPr="0065604E">
        <w:rPr>
          <w:rFonts w:ascii="Aptos" w:hAnsi="Aptos"/>
        </w:rPr>
        <w:t xml:space="preserve">-Gaese, K., Cullen Jr., L., de Paula, R. C., Dekker, J., Drescher-Lehman, J., Farwig, N., Fichtel, C., Fischer, C., … Calabrese, J. M. (2019). A comprehensive analysis of autocorrelation and bias in home range estimation. </w:t>
      </w:r>
      <w:r w:rsidRPr="0065604E">
        <w:rPr>
          <w:rFonts w:ascii="Aptos" w:hAnsi="Aptos"/>
          <w:i/>
          <w:iCs/>
        </w:rPr>
        <w:t>Ecological Monographs</w:t>
      </w:r>
      <w:r w:rsidRPr="0065604E">
        <w:rPr>
          <w:rFonts w:ascii="Aptos" w:hAnsi="Aptos"/>
        </w:rPr>
        <w:t xml:space="preserve">, </w:t>
      </w:r>
      <w:r w:rsidRPr="0065604E">
        <w:rPr>
          <w:rFonts w:ascii="Aptos" w:hAnsi="Aptos"/>
          <w:i/>
          <w:iCs/>
        </w:rPr>
        <w:t>89</w:t>
      </w:r>
      <w:r w:rsidRPr="0065604E">
        <w:rPr>
          <w:rFonts w:ascii="Aptos" w:hAnsi="Aptos"/>
        </w:rPr>
        <w:t>(2), e01344. https://doi.org/10.1002/ecm.1344</w:t>
      </w:r>
    </w:p>
    <w:p w14:paraId="754CB523" w14:textId="1F18AAB1" w:rsidR="0065604E" w:rsidRPr="00996F5C" w:rsidRDefault="0065604E" w:rsidP="0065604E">
      <w:r>
        <w:fldChar w:fldCharType="end"/>
      </w:r>
    </w:p>
    <w:sectPr w:rsidR="0065604E" w:rsidRPr="00996F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1B41035"/>
    <w:multiLevelType w:val="hybridMultilevel"/>
    <w:tmpl w:val="C4601DF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1809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web"/>
  <w:zoom w:percent="1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6F5C"/>
    <w:rsid w:val="000932F2"/>
    <w:rsid w:val="002A0C00"/>
    <w:rsid w:val="003A4EA6"/>
    <w:rsid w:val="0065604E"/>
    <w:rsid w:val="0075544B"/>
    <w:rsid w:val="00996F5C"/>
    <w:rsid w:val="00CE7A13"/>
    <w:rsid w:val="00F952AD"/>
    <w:rsid w:val="00FF30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4B23C0"/>
  <w15:chartTrackingRefBased/>
  <w15:docId w15:val="{7A7E0698-EE10-465D-A378-05080896B9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6F5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96F5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96F5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96F5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96F5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96F5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96F5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96F5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96F5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96F5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96F5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96F5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96F5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96F5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96F5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96F5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96F5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96F5C"/>
    <w:rPr>
      <w:rFonts w:eastAsiaTheme="majorEastAsia" w:cstheme="majorBidi"/>
      <w:color w:val="272727" w:themeColor="text1" w:themeTint="D8"/>
    </w:rPr>
  </w:style>
  <w:style w:type="paragraph" w:styleId="Title">
    <w:name w:val="Title"/>
    <w:basedOn w:val="Normal"/>
    <w:next w:val="Normal"/>
    <w:link w:val="TitleChar"/>
    <w:uiPriority w:val="10"/>
    <w:qFormat/>
    <w:rsid w:val="00996F5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96F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96F5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96F5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96F5C"/>
    <w:pPr>
      <w:spacing w:before="160"/>
      <w:jc w:val="center"/>
    </w:pPr>
    <w:rPr>
      <w:i/>
      <w:iCs/>
      <w:color w:val="404040" w:themeColor="text1" w:themeTint="BF"/>
    </w:rPr>
  </w:style>
  <w:style w:type="character" w:customStyle="1" w:styleId="QuoteChar">
    <w:name w:val="Quote Char"/>
    <w:basedOn w:val="DefaultParagraphFont"/>
    <w:link w:val="Quote"/>
    <w:uiPriority w:val="29"/>
    <w:rsid w:val="00996F5C"/>
    <w:rPr>
      <w:i/>
      <w:iCs/>
      <w:color w:val="404040" w:themeColor="text1" w:themeTint="BF"/>
    </w:rPr>
  </w:style>
  <w:style w:type="paragraph" w:styleId="ListParagraph">
    <w:name w:val="List Paragraph"/>
    <w:basedOn w:val="Normal"/>
    <w:uiPriority w:val="34"/>
    <w:qFormat/>
    <w:rsid w:val="00996F5C"/>
    <w:pPr>
      <w:ind w:left="720"/>
      <w:contextualSpacing/>
    </w:pPr>
  </w:style>
  <w:style w:type="character" w:styleId="IntenseEmphasis">
    <w:name w:val="Intense Emphasis"/>
    <w:basedOn w:val="DefaultParagraphFont"/>
    <w:uiPriority w:val="21"/>
    <w:qFormat/>
    <w:rsid w:val="00996F5C"/>
    <w:rPr>
      <w:i/>
      <w:iCs/>
      <w:color w:val="0F4761" w:themeColor="accent1" w:themeShade="BF"/>
    </w:rPr>
  </w:style>
  <w:style w:type="paragraph" w:styleId="IntenseQuote">
    <w:name w:val="Intense Quote"/>
    <w:basedOn w:val="Normal"/>
    <w:next w:val="Normal"/>
    <w:link w:val="IntenseQuoteChar"/>
    <w:uiPriority w:val="30"/>
    <w:qFormat/>
    <w:rsid w:val="00996F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96F5C"/>
    <w:rPr>
      <w:i/>
      <w:iCs/>
      <w:color w:val="0F4761" w:themeColor="accent1" w:themeShade="BF"/>
    </w:rPr>
  </w:style>
  <w:style w:type="character" w:styleId="IntenseReference">
    <w:name w:val="Intense Reference"/>
    <w:basedOn w:val="DefaultParagraphFont"/>
    <w:uiPriority w:val="32"/>
    <w:qFormat/>
    <w:rsid w:val="00996F5C"/>
    <w:rPr>
      <w:b/>
      <w:bCs/>
      <w:smallCaps/>
      <w:color w:val="0F4761" w:themeColor="accent1" w:themeShade="BF"/>
      <w:spacing w:val="5"/>
    </w:rPr>
  </w:style>
  <w:style w:type="paragraph" w:styleId="Bibliography">
    <w:name w:val="Bibliography"/>
    <w:basedOn w:val="Normal"/>
    <w:next w:val="Normal"/>
    <w:uiPriority w:val="37"/>
    <w:unhideWhenUsed/>
    <w:rsid w:val="0065604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1</TotalTime>
  <Pages>1</Pages>
  <Words>1360</Words>
  <Characters>7755</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Wilk</dc:creator>
  <cp:keywords/>
  <dc:description/>
  <cp:lastModifiedBy>Andrew Wilk</cp:lastModifiedBy>
  <cp:revision>2</cp:revision>
  <dcterms:created xsi:type="dcterms:W3CDTF">2024-10-20T12:00:00Z</dcterms:created>
  <dcterms:modified xsi:type="dcterms:W3CDTF">2024-10-20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bg4YY1m"/&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